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2925075"/>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2925076"/>
      <w:r>
        <w:lastRenderedPageBreak/>
        <w:t>Table of Contents</w:t>
      </w:r>
      <w:bookmarkEnd w:id="1"/>
    </w:p>
    <w:p w:rsidR="00E42662" w:rsidRDefault="00E42662">
      <w:pPr>
        <w:pStyle w:val="TOC1"/>
        <w:tabs>
          <w:tab w:val="right" w:leader="dot" w:pos="8630"/>
        </w:tabs>
        <w:rPr>
          <w:noProof/>
        </w:rPr>
      </w:pPr>
      <w:r>
        <w:fldChar w:fldCharType="begin"/>
      </w:r>
      <w:r>
        <w:instrText xml:space="preserve"> TOC \o "1-3" \h \z \u </w:instrText>
      </w:r>
      <w:r>
        <w:fldChar w:fldCharType="separate"/>
      </w:r>
      <w:hyperlink w:anchor="_Toc532925075" w:history="1">
        <w:r w:rsidRPr="005B2126">
          <w:rPr>
            <w:rStyle w:val="Hyperlink"/>
            <w:noProof/>
          </w:rPr>
          <w:t>ABSTRACT OF THE DISSERTATION</w:t>
        </w:r>
        <w:r>
          <w:rPr>
            <w:noProof/>
            <w:webHidden/>
          </w:rPr>
          <w:tab/>
        </w:r>
        <w:r>
          <w:rPr>
            <w:noProof/>
            <w:webHidden/>
          </w:rPr>
          <w:fldChar w:fldCharType="begin"/>
        </w:r>
        <w:r>
          <w:rPr>
            <w:noProof/>
            <w:webHidden/>
          </w:rPr>
          <w:instrText xml:space="preserve"> PAGEREF _Toc532925075 \h </w:instrText>
        </w:r>
        <w:r>
          <w:rPr>
            <w:noProof/>
            <w:webHidden/>
          </w:rPr>
        </w:r>
        <w:r>
          <w:rPr>
            <w:noProof/>
            <w:webHidden/>
          </w:rPr>
          <w:fldChar w:fldCharType="separate"/>
        </w:r>
        <w:r>
          <w:rPr>
            <w:noProof/>
            <w:webHidden/>
          </w:rPr>
          <w:t>ii</w:t>
        </w:r>
        <w:r>
          <w:rPr>
            <w:noProof/>
            <w:webHidden/>
          </w:rPr>
          <w:fldChar w:fldCharType="end"/>
        </w:r>
      </w:hyperlink>
    </w:p>
    <w:p w:rsidR="00E42662" w:rsidRDefault="00B17AC0">
      <w:pPr>
        <w:pStyle w:val="TOC1"/>
        <w:tabs>
          <w:tab w:val="right" w:leader="dot" w:pos="8630"/>
        </w:tabs>
        <w:rPr>
          <w:noProof/>
        </w:rPr>
      </w:pPr>
      <w:hyperlink w:anchor="_Toc532925076" w:history="1">
        <w:r w:rsidR="00E42662" w:rsidRPr="005B2126">
          <w:rPr>
            <w:rStyle w:val="Hyperlink"/>
            <w:noProof/>
          </w:rPr>
          <w:t>Table of Contents</w:t>
        </w:r>
        <w:r w:rsidR="00E42662">
          <w:rPr>
            <w:noProof/>
            <w:webHidden/>
          </w:rPr>
          <w:tab/>
        </w:r>
        <w:r w:rsidR="00E42662">
          <w:rPr>
            <w:noProof/>
            <w:webHidden/>
          </w:rPr>
          <w:fldChar w:fldCharType="begin"/>
        </w:r>
        <w:r w:rsidR="00E42662">
          <w:rPr>
            <w:noProof/>
            <w:webHidden/>
          </w:rPr>
          <w:instrText xml:space="preserve"> PAGEREF _Toc532925076 \h </w:instrText>
        </w:r>
        <w:r w:rsidR="00E42662">
          <w:rPr>
            <w:noProof/>
            <w:webHidden/>
          </w:rPr>
        </w:r>
        <w:r w:rsidR="00E42662">
          <w:rPr>
            <w:noProof/>
            <w:webHidden/>
          </w:rPr>
          <w:fldChar w:fldCharType="separate"/>
        </w:r>
        <w:r w:rsidR="00E42662">
          <w:rPr>
            <w:noProof/>
            <w:webHidden/>
          </w:rPr>
          <w:t>iii</w:t>
        </w:r>
        <w:r w:rsidR="00E42662">
          <w:rPr>
            <w:noProof/>
            <w:webHidden/>
          </w:rPr>
          <w:fldChar w:fldCharType="end"/>
        </w:r>
      </w:hyperlink>
    </w:p>
    <w:p w:rsidR="00E42662" w:rsidRDefault="00B17AC0">
      <w:pPr>
        <w:pStyle w:val="TOC1"/>
        <w:tabs>
          <w:tab w:val="right" w:leader="dot" w:pos="8630"/>
        </w:tabs>
        <w:rPr>
          <w:noProof/>
        </w:rPr>
      </w:pPr>
      <w:hyperlink w:anchor="_Toc532925077" w:history="1">
        <w:r w:rsidR="00E42662" w:rsidRPr="005B2126">
          <w:rPr>
            <w:rStyle w:val="Hyperlink"/>
            <w:noProof/>
          </w:rPr>
          <w:t>List of Tables</w:t>
        </w:r>
        <w:r w:rsidR="00E42662">
          <w:rPr>
            <w:noProof/>
            <w:webHidden/>
          </w:rPr>
          <w:tab/>
        </w:r>
        <w:r w:rsidR="00E42662">
          <w:rPr>
            <w:noProof/>
            <w:webHidden/>
          </w:rPr>
          <w:fldChar w:fldCharType="begin"/>
        </w:r>
        <w:r w:rsidR="00E42662">
          <w:rPr>
            <w:noProof/>
            <w:webHidden/>
          </w:rPr>
          <w:instrText xml:space="preserve"> PAGEREF _Toc532925077 \h </w:instrText>
        </w:r>
        <w:r w:rsidR="00E42662">
          <w:rPr>
            <w:noProof/>
            <w:webHidden/>
          </w:rPr>
        </w:r>
        <w:r w:rsidR="00E42662">
          <w:rPr>
            <w:noProof/>
            <w:webHidden/>
          </w:rPr>
          <w:fldChar w:fldCharType="separate"/>
        </w:r>
        <w:r w:rsidR="00E42662">
          <w:rPr>
            <w:noProof/>
            <w:webHidden/>
          </w:rPr>
          <w:t>v</w:t>
        </w:r>
        <w:r w:rsidR="00E42662">
          <w:rPr>
            <w:noProof/>
            <w:webHidden/>
          </w:rPr>
          <w:fldChar w:fldCharType="end"/>
        </w:r>
      </w:hyperlink>
    </w:p>
    <w:p w:rsidR="00E42662" w:rsidRDefault="00B17AC0">
      <w:pPr>
        <w:pStyle w:val="TOC1"/>
        <w:tabs>
          <w:tab w:val="right" w:leader="dot" w:pos="8630"/>
        </w:tabs>
        <w:rPr>
          <w:noProof/>
        </w:rPr>
      </w:pPr>
      <w:hyperlink w:anchor="_Toc532925078" w:history="1">
        <w:r w:rsidR="00E42662" w:rsidRPr="005B2126">
          <w:rPr>
            <w:rStyle w:val="Hyperlink"/>
            <w:noProof/>
          </w:rPr>
          <w:t>List of Illustrations</w:t>
        </w:r>
        <w:r w:rsidR="00E42662">
          <w:rPr>
            <w:noProof/>
            <w:webHidden/>
          </w:rPr>
          <w:tab/>
        </w:r>
        <w:r w:rsidR="00E42662">
          <w:rPr>
            <w:noProof/>
            <w:webHidden/>
          </w:rPr>
          <w:fldChar w:fldCharType="begin"/>
        </w:r>
        <w:r w:rsidR="00E42662">
          <w:rPr>
            <w:noProof/>
            <w:webHidden/>
          </w:rPr>
          <w:instrText xml:space="preserve"> PAGEREF _Toc532925078 \h </w:instrText>
        </w:r>
        <w:r w:rsidR="00E42662">
          <w:rPr>
            <w:noProof/>
            <w:webHidden/>
          </w:rPr>
        </w:r>
        <w:r w:rsidR="00E42662">
          <w:rPr>
            <w:noProof/>
            <w:webHidden/>
          </w:rPr>
          <w:fldChar w:fldCharType="separate"/>
        </w:r>
        <w:r w:rsidR="00E42662">
          <w:rPr>
            <w:noProof/>
            <w:webHidden/>
          </w:rPr>
          <w:t>vi</w:t>
        </w:r>
        <w:r w:rsidR="00E42662">
          <w:rPr>
            <w:noProof/>
            <w:webHidden/>
          </w:rPr>
          <w:fldChar w:fldCharType="end"/>
        </w:r>
      </w:hyperlink>
    </w:p>
    <w:p w:rsidR="00E42662" w:rsidRDefault="00B17AC0">
      <w:pPr>
        <w:pStyle w:val="TOC1"/>
        <w:tabs>
          <w:tab w:val="right" w:leader="dot" w:pos="8630"/>
        </w:tabs>
        <w:rPr>
          <w:noProof/>
        </w:rPr>
      </w:pPr>
      <w:hyperlink w:anchor="_Toc532925079" w:history="1">
        <w:r w:rsidR="00E42662" w:rsidRPr="005B2126">
          <w:rPr>
            <w:rStyle w:val="Hyperlink"/>
            <w:noProof/>
          </w:rPr>
          <w:t>Introduction</w:t>
        </w:r>
        <w:r w:rsidR="00E42662">
          <w:rPr>
            <w:noProof/>
            <w:webHidden/>
          </w:rPr>
          <w:tab/>
        </w:r>
        <w:r w:rsidR="00E42662">
          <w:rPr>
            <w:noProof/>
            <w:webHidden/>
          </w:rPr>
          <w:fldChar w:fldCharType="begin"/>
        </w:r>
        <w:r w:rsidR="00E42662">
          <w:rPr>
            <w:noProof/>
            <w:webHidden/>
          </w:rPr>
          <w:instrText xml:space="preserve"> PAGEREF _Toc532925079 \h </w:instrText>
        </w:r>
        <w:r w:rsidR="00E42662">
          <w:rPr>
            <w:noProof/>
            <w:webHidden/>
          </w:rPr>
        </w:r>
        <w:r w:rsidR="00E42662">
          <w:rPr>
            <w:noProof/>
            <w:webHidden/>
          </w:rPr>
          <w:fldChar w:fldCharType="separate"/>
        </w:r>
        <w:r w:rsidR="00E42662">
          <w:rPr>
            <w:noProof/>
            <w:webHidden/>
          </w:rPr>
          <w:t>1</w:t>
        </w:r>
        <w:r w:rsidR="00E42662">
          <w:rPr>
            <w:noProof/>
            <w:webHidden/>
          </w:rPr>
          <w:fldChar w:fldCharType="end"/>
        </w:r>
      </w:hyperlink>
    </w:p>
    <w:p w:rsidR="00E42662" w:rsidRDefault="00B17AC0">
      <w:pPr>
        <w:pStyle w:val="TOC2"/>
        <w:tabs>
          <w:tab w:val="right" w:leader="dot" w:pos="8630"/>
        </w:tabs>
        <w:rPr>
          <w:noProof/>
        </w:rPr>
      </w:pPr>
      <w:hyperlink w:anchor="_Toc532925080" w:history="1">
        <w:r w:rsidR="00E42662" w:rsidRPr="005B2126">
          <w:rPr>
            <w:rStyle w:val="Hyperlink"/>
            <w:noProof/>
          </w:rPr>
          <w:t>Heading 2</w:t>
        </w:r>
        <w:r w:rsidR="00E42662">
          <w:rPr>
            <w:noProof/>
            <w:webHidden/>
          </w:rPr>
          <w:tab/>
        </w:r>
        <w:r w:rsidR="00E42662">
          <w:rPr>
            <w:noProof/>
            <w:webHidden/>
          </w:rPr>
          <w:fldChar w:fldCharType="begin"/>
        </w:r>
        <w:r w:rsidR="00E42662">
          <w:rPr>
            <w:noProof/>
            <w:webHidden/>
          </w:rPr>
          <w:instrText xml:space="preserve"> PAGEREF _Toc532925080 \h </w:instrText>
        </w:r>
        <w:r w:rsidR="00E42662">
          <w:rPr>
            <w:noProof/>
            <w:webHidden/>
          </w:rPr>
        </w:r>
        <w:r w:rsidR="00E42662">
          <w:rPr>
            <w:noProof/>
            <w:webHidden/>
          </w:rPr>
          <w:fldChar w:fldCharType="separate"/>
        </w:r>
        <w:r w:rsidR="00E42662">
          <w:rPr>
            <w:noProof/>
            <w:webHidden/>
          </w:rPr>
          <w:t>2</w:t>
        </w:r>
        <w:r w:rsidR="00E42662">
          <w:rPr>
            <w:noProof/>
            <w:webHidden/>
          </w:rPr>
          <w:fldChar w:fldCharType="end"/>
        </w:r>
      </w:hyperlink>
    </w:p>
    <w:p w:rsidR="00E42662" w:rsidRDefault="00B17AC0">
      <w:pPr>
        <w:pStyle w:val="TOC3"/>
        <w:tabs>
          <w:tab w:val="right" w:leader="dot" w:pos="8630"/>
        </w:tabs>
        <w:rPr>
          <w:noProof/>
        </w:rPr>
      </w:pPr>
      <w:hyperlink w:anchor="_Toc532925081" w:history="1">
        <w:r w:rsidR="00E42662" w:rsidRPr="005B2126">
          <w:rPr>
            <w:rStyle w:val="Hyperlink"/>
            <w:noProof/>
          </w:rPr>
          <w:t>Heading 3</w:t>
        </w:r>
        <w:r w:rsidR="00E42662">
          <w:rPr>
            <w:noProof/>
            <w:webHidden/>
          </w:rPr>
          <w:tab/>
        </w:r>
        <w:r w:rsidR="00E42662">
          <w:rPr>
            <w:noProof/>
            <w:webHidden/>
          </w:rPr>
          <w:fldChar w:fldCharType="begin"/>
        </w:r>
        <w:r w:rsidR="00E42662">
          <w:rPr>
            <w:noProof/>
            <w:webHidden/>
          </w:rPr>
          <w:instrText xml:space="preserve"> PAGEREF _Toc532925081 \h </w:instrText>
        </w:r>
        <w:r w:rsidR="00E42662">
          <w:rPr>
            <w:noProof/>
            <w:webHidden/>
          </w:rPr>
        </w:r>
        <w:r w:rsidR="00E42662">
          <w:rPr>
            <w:noProof/>
            <w:webHidden/>
          </w:rPr>
          <w:fldChar w:fldCharType="separate"/>
        </w:r>
        <w:r w:rsidR="00E42662">
          <w:rPr>
            <w:noProof/>
            <w:webHidden/>
          </w:rPr>
          <w:t>2</w:t>
        </w:r>
        <w:r w:rsidR="00E42662">
          <w:rPr>
            <w:noProof/>
            <w:webHidden/>
          </w:rPr>
          <w:fldChar w:fldCharType="end"/>
        </w:r>
      </w:hyperlink>
    </w:p>
    <w:p w:rsidR="00E42662" w:rsidRDefault="00B17AC0">
      <w:pPr>
        <w:pStyle w:val="TOC1"/>
        <w:tabs>
          <w:tab w:val="right" w:leader="dot" w:pos="8630"/>
        </w:tabs>
        <w:rPr>
          <w:noProof/>
        </w:rPr>
      </w:pPr>
      <w:hyperlink w:anchor="_Toc532925082" w:history="1">
        <w:r w:rsidR="00E42662" w:rsidRPr="005B2126">
          <w:rPr>
            <w:rStyle w:val="Hyperlink"/>
            <w:noProof/>
          </w:rPr>
          <w:t>Part 1: Understanding vehicle-bridge interaction and dynamic amplification</w:t>
        </w:r>
        <w:r w:rsidR="00E42662">
          <w:rPr>
            <w:noProof/>
            <w:webHidden/>
          </w:rPr>
          <w:tab/>
        </w:r>
        <w:r w:rsidR="00E42662">
          <w:rPr>
            <w:noProof/>
            <w:webHidden/>
          </w:rPr>
          <w:fldChar w:fldCharType="begin"/>
        </w:r>
        <w:r w:rsidR="00E42662">
          <w:rPr>
            <w:noProof/>
            <w:webHidden/>
          </w:rPr>
          <w:instrText xml:space="preserve"> PAGEREF _Toc532925082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B17AC0">
      <w:pPr>
        <w:pStyle w:val="TOC2"/>
        <w:tabs>
          <w:tab w:val="right" w:leader="dot" w:pos="8630"/>
        </w:tabs>
        <w:rPr>
          <w:noProof/>
        </w:rPr>
      </w:pPr>
      <w:hyperlink w:anchor="_Toc532925083" w:history="1">
        <w:r w:rsidR="00E42662" w:rsidRPr="005B2126">
          <w:rPr>
            <w:rStyle w:val="Hyperlink"/>
            <w:noProof/>
          </w:rPr>
          <w:t>Experimental Case Study</w:t>
        </w:r>
        <w:r w:rsidR="00E42662">
          <w:rPr>
            <w:noProof/>
            <w:webHidden/>
          </w:rPr>
          <w:tab/>
        </w:r>
        <w:r w:rsidR="00E42662">
          <w:rPr>
            <w:noProof/>
            <w:webHidden/>
          </w:rPr>
          <w:fldChar w:fldCharType="begin"/>
        </w:r>
        <w:r w:rsidR="00E42662">
          <w:rPr>
            <w:noProof/>
            <w:webHidden/>
          </w:rPr>
          <w:instrText xml:space="preserve"> PAGEREF _Toc532925083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B17AC0">
      <w:pPr>
        <w:pStyle w:val="TOC3"/>
        <w:tabs>
          <w:tab w:val="right" w:leader="dot" w:pos="8630"/>
        </w:tabs>
        <w:rPr>
          <w:noProof/>
        </w:rPr>
      </w:pPr>
      <w:hyperlink w:anchor="_Toc532925084" w:history="1">
        <w:r w:rsidR="00E42662" w:rsidRPr="005B2126">
          <w:rPr>
            <w:rStyle w:val="Hyperlink"/>
            <w:noProof/>
          </w:rPr>
          <w:t>Description of Test Structure</w:t>
        </w:r>
        <w:r w:rsidR="00E42662">
          <w:rPr>
            <w:noProof/>
            <w:webHidden/>
          </w:rPr>
          <w:tab/>
        </w:r>
        <w:r w:rsidR="00E42662">
          <w:rPr>
            <w:noProof/>
            <w:webHidden/>
          </w:rPr>
          <w:fldChar w:fldCharType="begin"/>
        </w:r>
        <w:r w:rsidR="00E42662">
          <w:rPr>
            <w:noProof/>
            <w:webHidden/>
          </w:rPr>
          <w:instrText xml:space="preserve"> PAGEREF _Toc532925084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B17AC0">
      <w:pPr>
        <w:pStyle w:val="TOC3"/>
        <w:tabs>
          <w:tab w:val="right" w:leader="dot" w:pos="8630"/>
        </w:tabs>
        <w:rPr>
          <w:noProof/>
        </w:rPr>
      </w:pPr>
      <w:hyperlink w:anchor="_Toc532925085" w:history="1">
        <w:r w:rsidR="00E42662" w:rsidRPr="005B2126">
          <w:rPr>
            <w:rStyle w:val="Hyperlink"/>
            <w:noProof/>
          </w:rPr>
          <w:t>Phase 1 Testing</w:t>
        </w:r>
        <w:r w:rsidR="00E42662">
          <w:rPr>
            <w:noProof/>
            <w:webHidden/>
          </w:rPr>
          <w:tab/>
        </w:r>
        <w:r w:rsidR="00E42662">
          <w:rPr>
            <w:noProof/>
            <w:webHidden/>
          </w:rPr>
          <w:fldChar w:fldCharType="begin"/>
        </w:r>
        <w:r w:rsidR="00E42662">
          <w:rPr>
            <w:noProof/>
            <w:webHidden/>
          </w:rPr>
          <w:instrText xml:space="preserve"> PAGEREF _Toc532925085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B17AC0">
      <w:pPr>
        <w:pStyle w:val="TOC3"/>
        <w:tabs>
          <w:tab w:val="right" w:leader="dot" w:pos="8630"/>
        </w:tabs>
        <w:rPr>
          <w:noProof/>
        </w:rPr>
      </w:pPr>
      <w:hyperlink w:anchor="_Toc532925086" w:history="1">
        <w:r w:rsidR="00E42662" w:rsidRPr="005B2126">
          <w:rPr>
            <w:rStyle w:val="Hyperlink"/>
            <w:noProof/>
          </w:rPr>
          <w:t>Phase 2 Testing</w:t>
        </w:r>
        <w:r w:rsidR="00E42662">
          <w:rPr>
            <w:noProof/>
            <w:webHidden/>
          </w:rPr>
          <w:tab/>
        </w:r>
        <w:r w:rsidR="00E42662">
          <w:rPr>
            <w:noProof/>
            <w:webHidden/>
          </w:rPr>
          <w:fldChar w:fldCharType="begin"/>
        </w:r>
        <w:r w:rsidR="00E42662">
          <w:rPr>
            <w:noProof/>
            <w:webHidden/>
          </w:rPr>
          <w:instrText xml:space="preserve"> PAGEREF _Toc532925086 \h </w:instrText>
        </w:r>
        <w:r w:rsidR="00E42662">
          <w:rPr>
            <w:noProof/>
            <w:webHidden/>
          </w:rPr>
        </w:r>
        <w:r w:rsidR="00E42662">
          <w:rPr>
            <w:noProof/>
            <w:webHidden/>
          </w:rPr>
          <w:fldChar w:fldCharType="separate"/>
        </w:r>
        <w:r w:rsidR="00E42662">
          <w:rPr>
            <w:noProof/>
            <w:webHidden/>
          </w:rPr>
          <w:t>3</w:t>
        </w:r>
        <w:r w:rsidR="00E42662">
          <w:rPr>
            <w:noProof/>
            <w:webHidden/>
          </w:rPr>
          <w:fldChar w:fldCharType="end"/>
        </w:r>
      </w:hyperlink>
    </w:p>
    <w:p w:rsidR="00E42662" w:rsidRDefault="00B17AC0">
      <w:pPr>
        <w:pStyle w:val="TOC3"/>
        <w:tabs>
          <w:tab w:val="right" w:leader="dot" w:pos="8630"/>
        </w:tabs>
        <w:rPr>
          <w:noProof/>
        </w:rPr>
      </w:pPr>
      <w:hyperlink w:anchor="_Toc532925087" w:history="1">
        <w:r w:rsidR="00E42662" w:rsidRPr="005B2126">
          <w:rPr>
            <w:rStyle w:val="Hyperlink"/>
            <w:noProof/>
          </w:rPr>
          <w:t>Phase 3 Testing</w:t>
        </w:r>
        <w:r w:rsidR="00E42662">
          <w:rPr>
            <w:noProof/>
            <w:webHidden/>
          </w:rPr>
          <w:tab/>
        </w:r>
        <w:r w:rsidR="00E42662">
          <w:rPr>
            <w:noProof/>
            <w:webHidden/>
          </w:rPr>
          <w:fldChar w:fldCharType="begin"/>
        </w:r>
        <w:r w:rsidR="00E42662">
          <w:rPr>
            <w:noProof/>
            <w:webHidden/>
          </w:rPr>
          <w:instrText xml:space="preserve"> PAGEREF _Toc532925087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B17AC0">
      <w:pPr>
        <w:pStyle w:val="TOC3"/>
        <w:tabs>
          <w:tab w:val="right" w:leader="dot" w:pos="8630"/>
        </w:tabs>
        <w:rPr>
          <w:noProof/>
        </w:rPr>
      </w:pPr>
      <w:hyperlink w:anchor="_Toc532925088" w:history="1">
        <w:r w:rsidR="00E42662" w:rsidRPr="005B2126">
          <w:rPr>
            <w:rStyle w:val="Hyperlink"/>
            <w:noProof/>
          </w:rPr>
          <w:t>Conclusions</w:t>
        </w:r>
        <w:r w:rsidR="00E42662">
          <w:rPr>
            <w:noProof/>
            <w:webHidden/>
          </w:rPr>
          <w:tab/>
        </w:r>
        <w:r w:rsidR="00E42662">
          <w:rPr>
            <w:noProof/>
            <w:webHidden/>
          </w:rPr>
          <w:fldChar w:fldCharType="begin"/>
        </w:r>
        <w:r w:rsidR="00E42662">
          <w:rPr>
            <w:noProof/>
            <w:webHidden/>
          </w:rPr>
          <w:instrText xml:space="preserve"> PAGEREF _Toc532925088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B17AC0">
      <w:pPr>
        <w:pStyle w:val="TOC2"/>
        <w:tabs>
          <w:tab w:val="right" w:leader="dot" w:pos="8630"/>
        </w:tabs>
        <w:rPr>
          <w:noProof/>
        </w:rPr>
      </w:pPr>
      <w:hyperlink w:anchor="_Toc532925089" w:history="1">
        <w:r w:rsidR="00E42662" w:rsidRPr="005B2126">
          <w:rPr>
            <w:rStyle w:val="Hyperlink"/>
            <w:noProof/>
          </w:rPr>
          <w:t>Mechanisms and Influential Attributes</w:t>
        </w:r>
        <w:r w:rsidR="00E42662">
          <w:rPr>
            <w:noProof/>
            <w:webHidden/>
          </w:rPr>
          <w:tab/>
        </w:r>
        <w:r w:rsidR="00E42662">
          <w:rPr>
            <w:noProof/>
            <w:webHidden/>
          </w:rPr>
          <w:fldChar w:fldCharType="begin"/>
        </w:r>
        <w:r w:rsidR="00E42662">
          <w:rPr>
            <w:noProof/>
            <w:webHidden/>
          </w:rPr>
          <w:instrText xml:space="preserve"> PAGEREF _Toc532925089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B17AC0">
      <w:pPr>
        <w:pStyle w:val="TOC1"/>
        <w:tabs>
          <w:tab w:val="right" w:leader="dot" w:pos="8630"/>
        </w:tabs>
        <w:rPr>
          <w:noProof/>
        </w:rPr>
      </w:pPr>
      <w:hyperlink w:anchor="_Toc532925090" w:history="1">
        <w:r w:rsidR="00E42662" w:rsidRPr="005B2126">
          <w:rPr>
            <w:rStyle w:val="Hyperlink"/>
            <w:noProof/>
          </w:rPr>
          <w:t>Part 2: Estimating Dynamic Amplification</w:t>
        </w:r>
        <w:r w:rsidR="00E42662">
          <w:rPr>
            <w:noProof/>
            <w:webHidden/>
          </w:rPr>
          <w:tab/>
        </w:r>
        <w:r w:rsidR="00E42662">
          <w:rPr>
            <w:noProof/>
            <w:webHidden/>
          </w:rPr>
          <w:fldChar w:fldCharType="begin"/>
        </w:r>
        <w:r w:rsidR="00E42662">
          <w:rPr>
            <w:noProof/>
            <w:webHidden/>
          </w:rPr>
          <w:instrText xml:space="preserve"> PAGEREF _Toc532925090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B17AC0">
      <w:pPr>
        <w:pStyle w:val="TOC2"/>
        <w:tabs>
          <w:tab w:val="right" w:leader="dot" w:pos="8630"/>
        </w:tabs>
        <w:rPr>
          <w:noProof/>
        </w:rPr>
      </w:pPr>
      <w:hyperlink w:anchor="_Toc532925091" w:history="1">
        <w:r w:rsidR="00E42662" w:rsidRPr="005B2126">
          <w:rPr>
            <w:rStyle w:val="Hyperlink"/>
            <w:noProof/>
          </w:rPr>
          <w:t>Visualizing the Problem</w:t>
        </w:r>
        <w:r w:rsidR="00E42662">
          <w:rPr>
            <w:noProof/>
            <w:webHidden/>
          </w:rPr>
          <w:tab/>
        </w:r>
        <w:r w:rsidR="00E42662">
          <w:rPr>
            <w:noProof/>
            <w:webHidden/>
          </w:rPr>
          <w:fldChar w:fldCharType="begin"/>
        </w:r>
        <w:r w:rsidR="00E42662">
          <w:rPr>
            <w:noProof/>
            <w:webHidden/>
          </w:rPr>
          <w:instrText xml:space="preserve"> PAGEREF _Toc532925091 \h </w:instrText>
        </w:r>
        <w:r w:rsidR="00E42662">
          <w:rPr>
            <w:noProof/>
            <w:webHidden/>
          </w:rPr>
        </w:r>
        <w:r w:rsidR="00E42662">
          <w:rPr>
            <w:noProof/>
            <w:webHidden/>
          </w:rPr>
          <w:fldChar w:fldCharType="separate"/>
        </w:r>
        <w:r w:rsidR="00E42662">
          <w:rPr>
            <w:noProof/>
            <w:webHidden/>
          </w:rPr>
          <w:t>4</w:t>
        </w:r>
        <w:r w:rsidR="00E42662">
          <w:rPr>
            <w:noProof/>
            <w:webHidden/>
          </w:rPr>
          <w:fldChar w:fldCharType="end"/>
        </w:r>
      </w:hyperlink>
    </w:p>
    <w:p w:rsidR="00E42662" w:rsidRDefault="00B17AC0">
      <w:pPr>
        <w:pStyle w:val="TOC2"/>
        <w:tabs>
          <w:tab w:val="right" w:leader="dot" w:pos="8630"/>
        </w:tabs>
        <w:rPr>
          <w:noProof/>
        </w:rPr>
      </w:pPr>
      <w:hyperlink w:anchor="_Toc532925092" w:history="1">
        <w:r w:rsidR="00E42662" w:rsidRPr="005B2126">
          <w:rPr>
            <w:rStyle w:val="Hyperlink"/>
            <w:noProof/>
          </w:rPr>
          <w:t>In-Situ Measurement</w:t>
        </w:r>
        <w:r w:rsidR="00E42662">
          <w:rPr>
            <w:noProof/>
            <w:webHidden/>
          </w:rPr>
          <w:tab/>
        </w:r>
        <w:r w:rsidR="00E42662">
          <w:rPr>
            <w:noProof/>
            <w:webHidden/>
          </w:rPr>
          <w:fldChar w:fldCharType="begin"/>
        </w:r>
        <w:r w:rsidR="00E42662">
          <w:rPr>
            <w:noProof/>
            <w:webHidden/>
          </w:rPr>
          <w:instrText xml:space="preserve"> PAGEREF _Toc532925092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2"/>
        <w:tabs>
          <w:tab w:val="right" w:leader="dot" w:pos="8630"/>
        </w:tabs>
        <w:rPr>
          <w:noProof/>
        </w:rPr>
      </w:pPr>
      <w:hyperlink w:anchor="_Toc532925093" w:history="1">
        <w:r w:rsidR="00E42662" w:rsidRPr="005B2126">
          <w:rPr>
            <w:rStyle w:val="Hyperlink"/>
            <w:noProof/>
          </w:rPr>
          <w:t>Finite Element Analysis</w:t>
        </w:r>
        <w:r w:rsidR="00E42662">
          <w:rPr>
            <w:noProof/>
            <w:webHidden/>
          </w:rPr>
          <w:tab/>
        </w:r>
        <w:r w:rsidR="00E42662">
          <w:rPr>
            <w:noProof/>
            <w:webHidden/>
          </w:rPr>
          <w:fldChar w:fldCharType="begin"/>
        </w:r>
        <w:r w:rsidR="00E42662">
          <w:rPr>
            <w:noProof/>
            <w:webHidden/>
          </w:rPr>
          <w:instrText xml:space="preserve"> PAGEREF _Toc532925093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2"/>
        <w:tabs>
          <w:tab w:val="right" w:leader="dot" w:pos="8630"/>
        </w:tabs>
        <w:rPr>
          <w:noProof/>
        </w:rPr>
      </w:pPr>
      <w:hyperlink w:anchor="_Toc532925094" w:history="1">
        <w:r w:rsidR="00E42662" w:rsidRPr="005B2126">
          <w:rPr>
            <w:rStyle w:val="Hyperlink"/>
            <w:noProof/>
          </w:rPr>
          <w:t>2D Condensation &amp; State-Space</w:t>
        </w:r>
        <w:r w:rsidR="00E42662">
          <w:rPr>
            <w:noProof/>
            <w:webHidden/>
          </w:rPr>
          <w:tab/>
        </w:r>
        <w:r w:rsidR="00E42662">
          <w:rPr>
            <w:noProof/>
            <w:webHidden/>
          </w:rPr>
          <w:fldChar w:fldCharType="begin"/>
        </w:r>
        <w:r w:rsidR="00E42662">
          <w:rPr>
            <w:noProof/>
            <w:webHidden/>
          </w:rPr>
          <w:instrText xml:space="preserve"> PAGEREF _Toc532925094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2"/>
        <w:tabs>
          <w:tab w:val="right" w:leader="dot" w:pos="8630"/>
        </w:tabs>
        <w:rPr>
          <w:noProof/>
        </w:rPr>
      </w:pPr>
      <w:hyperlink w:anchor="_Toc532925095" w:history="1">
        <w:r w:rsidR="00E42662" w:rsidRPr="005B2126">
          <w:rPr>
            <w:rStyle w:val="Hyperlink"/>
            <w:noProof/>
          </w:rPr>
          <w:t>IRI &amp; Other Vehicle-Only Models</w:t>
        </w:r>
        <w:r w:rsidR="00E42662">
          <w:rPr>
            <w:noProof/>
            <w:webHidden/>
          </w:rPr>
          <w:tab/>
        </w:r>
        <w:r w:rsidR="00E42662">
          <w:rPr>
            <w:noProof/>
            <w:webHidden/>
          </w:rPr>
          <w:fldChar w:fldCharType="begin"/>
        </w:r>
        <w:r w:rsidR="00E42662">
          <w:rPr>
            <w:noProof/>
            <w:webHidden/>
          </w:rPr>
          <w:instrText xml:space="preserve"> PAGEREF _Toc532925095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1"/>
        <w:tabs>
          <w:tab w:val="right" w:leader="dot" w:pos="8630"/>
        </w:tabs>
        <w:rPr>
          <w:noProof/>
        </w:rPr>
      </w:pPr>
      <w:hyperlink w:anchor="_Toc532925096" w:history="1">
        <w:r w:rsidR="00E42662" w:rsidRPr="005B2126">
          <w:rPr>
            <w:rStyle w:val="Hyperlink"/>
            <w:noProof/>
          </w:rPr>
          <w:t>Part 3: Applications of</w:t>
        </w:r>
        <w:r w:rsidR="00E42662">
          <w:rPr>
            <w:noProof/>
            <w:webHidden/>
          </w:rPr>
          <w:tab/>
        </w:r>
        <w:r w:rsidR="00E42662">
          <w:rPr>
            <w:noProof/>
            <w:webHidden/>
          </w:rPr>
          <w:fldChar w:fldCharType="begin"/>
        </w:r>
        <w:r w:rsidR="00E42662">
          <w:rPr>
            <w:noProof/>
            <w:webHidden/>
          </w:rPr>
          <w:instrText xml:space="preserve"> PAGEREF _Toc532925096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2"/>
        <w:tabs>
          <w:tab w:val="right" w:leader="dot" w:pos="8630"/>
        </w:tabs>
        <w:rPr>
          <w:noProof/>
        </w:rPr>
      </w:pPr>
      <w:hyperlink w:anchor="_Toc532925097" w:history="1">
        <w:r w:rsidR="00E42662" w:rsidRPr="005B2126">
          <w:rPr>
            <w:rStyle w:val="Hyperlink"/>
            <w:noProof/>
          </w:rPr>
          <w:t>Remediation</w:t>
        </w:r>
        <w:r w:rsidR="00E42662">
          <w:rPr>
            <w:noProof/>
            <w:webHidden/>
          </w:rPr>
          <w:tab/>
        </w:r>
        <w:r w:rsidR="00E42662">
          <w:rPr>
            <w:noProof/>
            <w:webHidden/>
          </w:rPr>
          <w:fldChar w:fldCharType="begin"/>
        </w:r>
        <w:r w:rsidR="00E42662">
          <w:rPr>
            <w:noProof/>
            <w:webHidden/>
          </w:rPr>
          <w:instrText xml:space="preserve"> PAGEREF _Toc532925097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3"/>
        <w:tabs>
          <w:tab w:val="right" w:leader="dot" w:pos="8630"/>
        </w:tabs>
        <w:rPr>
          <w:noProof/>
        </w:rPr>
      </w:pPr>
      <w:hyperlink w:anchor="_Toc532925098" w:history="1">
        <w:r w:rsidR="00E42662" w:rsidRPr="005B2126">
          <w:rPr>
            <w:rStyle w:val="Hyperlink"/>
            <w:noProof/>
          </w:rPr>
          <w:t>Smoothness</w:t>
        </w:r>
        <w:r w:rsidR="00E42662">
          <w:rPr>
            <w:noProof/>
            <w:webHidden/>
          </w:rPr>
          <w:tab/>
        </w:r>
        <w:r w:rsidR="00E42662">
          <w:rPr>
            <w:noProof/>
            <w:webHidden/>
          </w:rPr>
          <w:fldChar w:fldCharType="begin"/>
        </w:r>
        <w:r w:rsidR="00E42662">
          <w:rPr>
            <w:noProof/>
            <w:webHidden/>
          </w:rPr>
          <w:instrText xml:space="preserve"> PAGEREF _Toc532925098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2"/>
        <w:tabs>
          <w:tab w:val="right" w:leader="dot" w:pos="8630"/>
        </w:tabs>
        <w:rPr>
          <w:noProof/>
        </w:rPr>
      </w:pPr>
      <w:hyperlink w:anchor="_Toc532925099" w:history="1">
        <w:r w:rsidR="00E42662" w:rsidRPr="005B2126">
          <w:rPr>
            <w:rStyle w:val="Hyperlink"/>
            <w:noProof/>
          </w:rPr>
          <w:t>Vehicle Configurations</w:t>
        </w:r>
        <w:r w:rsidR="00E42662">
          <w:rPr>
            <w:noProof/>
            <w:webHidden/>
          </w:rPr>
          <w:tab/>
        </w:r>
        <w:r w:rsidR="00E42662">
          <w:rPr>
            <w:noProof/>
            <w:webHidden/>
          </w:rPr>
          <w:fldChar w:fldCharType="begin"/>
        </w:r>
        <w:r w:rsidR="00E42662">
          <w:rPr>
            <w:noProof/>
            <w:webHidden/>
          </w:rPr>
          <w:instrText xml:space="preserve"> PAGEREF _Toc532925099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3"/>
        <w:tabs>
          <w:tab w:val="right" w:leader="dot" w:pos="8630"/>
        </w:tabs>
        <w:rPr>
          <w:noProof/>
        </w:rPr>
      </w:pPr>
      <w:hyperlink w:anchor="_Toc532925100" w:history="1">
        <w:r w:rsidR="00E42662" w:rsidRPr="005B2126">
          <w:rPr>
            <w:rStyle w:val="Hyperlink"/>
            <w:noProof/>
          </w:rPr>
          <w:t>Traffic</w:t>
        </w:r>
        <w:r w:rsidR="00E42662">
          <w:rPr>
            <w:noProof/>
            <w:webHidden/>
          </w:rPr>
          <w:tab/>
        </w:r>
        <w:r w:rsidR="00E42662">
          <w:rPr>
            <w:noProof/>
            <w:webHidden/>
          </w:rPr>
          <w:fldChar w:fldCharType="begin"/>
        </w:r>
        <w:r w:rsidR="00E42662">
          <w:rPr>
            <w:noProof/>
            <w:webHidden/>
          </w:rPr>
          <w:instrText xml:space="preserve"> PAGEREF _Toc532925100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E42662" w:rsidRDefault="00B17AC0">
      <w:pPr>
        <w:pStyle w:val="TOC3"/>
        <w:tabs>
          <w:tab w:val="right" w:leader="dot" w:pos="8630"/>
        </w:tabs>
        <w:rPr>
          <w:noProof/>
        </w:rPr>
      </w:pPr>
      <w:hyperlink w:anchor="_Toc532925101" w:history="1">
        <w:r w:rsidR="00E42662" w:rsidRPr="005B2126">
          <w:rPr>
            <w:rStyle w:val="Hyperlink"/>
            <w:noProof/>
          </w:rPr>
          <w:t>Truck Trains</w:t>
        </w:r>
        <w:r w:rsidR="00E42662">
          <w:rPr>
            <w:noProof/>
            <w:webHidden/>
          </w:rPr>
          <w:tab/>
        </w:r>
        <w:r w:rsidR="00E42662">
          <w:rPr>
            <w:noProof/>
            <w:webHidden/>
          </w:rPr>
          <w:fldChar w:fldCharType="begin"/>
        </w:r>
        <w:r w:rsidR="00E42662">
          <w:rPr>
            <w:noProof/>
            <w:webHidden/>
          </w:rPr>
          <w:instrText xml:space="preserve"> PAGEREF _Toc532925101 \h </w:instrText>
        </w:r>
        <w:r w:rsidR="00E42662">
          <w:rPr>
            <w:noProof/>
            <w:webHidden/>
          </w:rPr>
        </w:r>
        <w:r w:rsidR="00E42662">
          <w:rPr>
            <w:noProof/>
            <w:webHidden/>
          </w:rPr>
          <w:fldChar w:fldCharType="separate"/>
        </w:r>
        <w:r w:rsidR="00E42662">
          <w:rPr>
            <w:noProof/>
            <w:webHidden/>
          </w:rPr>
          <w:t>5</w:t>
        </w:r>
        <w:r w:rsidR="00E42662">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2925077"/>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2925078"/>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2925079"/>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ED3428"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r w:rsidR="00ED3428">
        <w:br w:type="page"/>
      </w:r>
      <w:r w:rsidR="00ED3428">
        <w:lastRenderedPageBreak/>
        <w:t>State of the Art</w:t>
      </w:r>
    </w:p>
    <w:p w:rsidR="00ED3428" w:rsidRDefault="00594561" w:rsidP="00594561">
      <w:pPr>
        <w:pStyle w:val="Heading2"/>
      </w:pPr>
      <w:bookmarkStart w:id="5" w:name="_Toc532925080"/>
      <w:r>
        <w:t>Heading 2</w:t>
      </w:r>
      <w:bookmarkEnd w:id="5"/>
    </w:p>
    <w:p w:rsidR="00594561" w:rsidRDefault="00594561" w:rsidP="00594561">
      <w:pPr>
        <w:pStyle w:val="Heading3"/>
      </w:pPr>
      <w:bookmarkStart w:id="6" w:name="_Toc532925081"/>
      <w:r>
        <w:t>Heading 3</w:t>
      </w:r>
      <w:bookmarkEnd w:id="6"/>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95689" w:rsidRPr="00594561" w:rsidRDefault="00895689"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895689" w:rsidRPr="00594561" w:rsidRDefault="00895689"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fldSimple w:instr=" SEQ Figure \* ARABIC ">
        <w:r>
          <w:rPr>
            <w:noProof/>
          </w:rPr>
          <w:t>1</w:t>
        </w:r>
      </w:fldSimple>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7" w:name="_Toc532925082"/>
      <w:r>
        <w:lastRenderedPageBreak/>
        <w:t>Part 1: Understanding vehicle-bridge interaction and dynamic amplification</w:t>
      </w:r>
      <w:bookmarkEnd w:id="7"/>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8" w:name="_Toc532925083"/>
      <w:r>
        <w:t>Experimental Case Study</w:t>
      </w:r>
      <w:bookmarkEnd w:id="8"/>
    </w:p>
    <w:p w:rsidR="00496B8E" w:rsidRDefault="005D609C" w:rsidP="00496B8E">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The testing activities, results and conclusions are summarized in the following sections. </w:t>
      </w:r>
    </w:p>
    <w:p w:rsidR="006C0FDB" w:rsidRDefault="006C0FDB" w:rsidP="006C0FDB">
      <w:pPr>
        <w:pStyle w:val="Heading3"/>
      </w:pPr>
      <w:bookmarkStart w:id="9" w:name="_Toc532925084"/>
      <w:r>
        <w:t>Description of Test Structure</w:t>
      </w:r>
      <w:bookmarkEnd w:id="9"/>
    </w:p>
    <w:p w:rsidR="0048509D" w:rsidRDefault="0048509D" w:rsidP="0048509D">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rPr>
          <w:noProof/>
        </w:rPr>
        <w:drawing>
          <wp:anchor distT="0" distB="0" distL="114300" distR="114300" simplePos="0" relativeHeight="251659264" behindDoc="1" locked="0" layoutInCell="1" allowOverlap="1" wp14:anchorId="20BE32A9" wp14:editId="3BAA4673">
            <wp:simplePos x="4387850" y="5168900"/>
            <wp:positionH relativeFrom="margin">
              <wp:align>right</wp:align>
            </wp:positionH>
            <wp:positionV relativeFrom="margin">
              <wp:align>bottom</wp:align>
            </wp:positionV>
            <wp:extent cx="2837815" cy="2376805"/>
            <wp:effectExtent l="0" t="0" r="635" b="4445"/>
            <wp:wrapTight wrapText="bothSides">
              <wp:wrapPolygon edited="0">
                <wp:start x="0" y="0"/>
                <wp:lineTo x="0" y="21467"/>
                <wp:lineTo x="21460" y="21467"/>
                <wp:lineTo x="2146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2837815" cy="237680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figure caption).</w:t>
      </w:r>
      <w:r w:rsidR="00C62BD1">
        <w:t xml:space="preserve"> The structure was overall in good condition with no significant cracking or corrosion visible. Further description of the bridge may be found in the appendix. </w:t>
      </w:r>
    </w:p>
    <w:p w:rsidR="00554068" w:rsidRDefault="00607728" w:rsidP="00554068">
      <w:r>
        <w:t xml:space="preserve">Several tests were conducted on this test structure in a continuing effort to understand its behavior. </w:t>
      </w:r>
      <w:r w:rsidR="00554068">
        <w:t xml:space="preserve">Testing objectives were driven by the DOT’s directive to </w:t>
      </w:r>
      <w:r w:rsidR="00554068">
        <w:lastRenderedPageBreak/>
        <w:t xml:space="preserve">identify and characterize the bridge vibration and determine if they may be detrimental to the structure’s performance. </w:t>
      </w:r>
    </w:p>
    <w:p w:rsidR="006C0FDB" w:rsidRDefault="00D275D4" w:rsidP="00D275D4">
      <w:pPr>
        <w:pStyle w:val="Heading3"/>
      </w:pPr>
      <w:bookmarkStart w:id="10" w:name="_Toc532925085"/>
      <w:r>
        <w:t>Phase 1 Testing</w:t>
      </w:r>
      <w:bookmarkEnd w:id="10"/>
    </w:p>
    <w:p w:rsidR="00554068" w:rsidRDefault="00607728" w:rsidP="00554068">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The cross girders at piers 2, 3, 5 and 7 were instrumented with accelerometers</w:t>
      </w:r>
      <w:r w:rsidR="00554068" w:rsidRPr="00554068">
        <w:t xml:space="preserve"> in an effort to determine </w:t>
      </w:r>
      <w:r w:rsidR="00554068">
        <w:t>which</w:t>
      </w:r>
      <w:r w:rsidR="00554068" w:rsidRPr="00554068">
        <w:t xml:space="preserve"> spans </w:t>
      </w:r>
      <w:r w:rsidR="00554068">
        <w:t xml:space="preserve">experienced </w:t>
      </w:r>
      <w:r w:rsidR="00554068" w:rsidRPr="00554068">
        <w:t>the highest levels of vibration</w:t>
      </w:r>
      <w:r w:rsidR="00554068" w:rsidRPr="00607728">
        <w:t>.</w:t>
      </w:r>
    </w:p>
    <w:p w:rsidR="00607728" w:rsidRDefault="00554068" w:rsidP="00607728">
      <w:r>
        <w:rPr>
          <w:noProof/>
        </w:rPr>
        <w:drawing>
          <wp:inline distT="0" distB="0" distL="0" distR="0" wp14:anchorId="2AF1CD01" wp14:editId="195276E2">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008771"/>
                    </a:xfrm>
                    <a:prstGeom prst="rect">
                      <a:avLst/>
                    </a:prstGeom>
                  </pic:spPr>
                </pic:pic>
              </a:graphicData>
            </a:graphic>
          </wp:inline>
        </w:drawing>
      </w:r>
    </w:p>
    <w:p w:rsidR="00554068" w:rsidRDefault="00554068" w:rsidP="00607728">
      <w:r>
        <w:t>All instrumented</w:t>
      </w:r>
      <w:r w:rsidRPr="00554068">
        <w:t xml:space="preserve"> cross girders experienced similar levels of vertical and longitudinal acceleration, while the cross girder at pier 7 experienced much higher transverse acceleration.</w:t>
      </w:r>
      <w:r>
        <w:t xml:space="preserve"> </w:t>
      </w:r>
      <w:r w:rsidRPr="00554068">
        <w:t>As a result, spans</w:t>
      </w:r>
      <w:r>
        <w:t xml:space="preserve"> 7 and 8 were chosen for further</w:t>
      </w:r>
      <w:r w:rsidRPr="00554068">
        <w:t xml:space="preserve"> investigation.</w:t>
      </w:r>
    </w:p>
    <w:p w:rsidR="00554068" w:rsidRDefault="00554068" w:rsidP="00607728">
      <w:r>
        <w:rPr>
          <w:noProof/>
        </w:rPr>
        <w:drawing>
          <wp:inline distT="0" distB="0" distL="0" distR="0" wp14:anchorId="5B514ACC" wp14:editId="58AF4AF3">
            <wp:extent cx="5486400" cy="2042160"/>
            <wp:effectExtent l="0" t="0" r="0" b="0"/>
            <wp:docPr id="8" name="img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2042160"/>
                    </a:xfrm>
                    <a:prstGeom prst="rect">
                      <a:avLst/>
                    </a:prstGeom>
                  </pic:spPr>
                </pic:pic>
              </a:graphicData>
            </a:graphic>
          </wp:inline>
        </w:drawing>
      </w:r>
    </w:p>
    <w:p w:rsidR="00D275D4" w:rsidRDefault="00D275D4" w:rsidP="00D275D4">
      <w:pPr>
        <w:pStyle w:val="Heading3"/>
      </w:pPr>
      <w:bookmarkStart w:id="11" w:name="_Toc532925086"/>
      <w:r>
        <w:lastRenderedPageBreak/>
        <w:t>Phase 2 Testing</w:t>
      </w:r>
      <w:bookmarkEnd w:id="11"/>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554068" w:rsidRDefault="00554068" w:rsidP="00554068">
      <w:r>
        <w:t>A total of 30 accelerometers (PCB Model 393A03) and 12 strain gauges (Geokon 6" vibrating wire) were installed on the chosen region of the viaduct</w:t>
      </w:r>
      <w:r w:rsidR="00094060">
        <w:t xml:space="preserve"> (span 7 &amp; 8)</w:t>
      </w:r>
      <w:r>
        <w:t xml:space="preserve">. They were </w:t>
      </w:r>
      <w:r w:rsidR="00094060">
        <w:t>positioned</w:t>
      </w:r>
      <w:r>
        <w:t xml:space="preserve"> to capture maximum response as well as to characterize the mode</w:t>
      </w:r>
      <w:r w:rsidR="00094060">
        <w:t>s</w:t>
      </w:r>
      <w:r>
        <w:t xml:space="preserve"> (shape</w:t>
      </w:r>
      <w:r w:rsidR="00094060">
        <w:t>s</w:t>
      </w:r>
      <w:r>
        <w:t>) of vibration.</w:t>
      </w:r>
      <w:r w:rsidR="00094060">
        <w:t xml:space="preserve"> Accelerometers were therefore spatially distributed while strain gauges were concentrated near mid-span and over the negative moment region. A full description of the sensor layout can be found in the appendix. </w:t>
      </w:r>
    </w:p>
    <w:p w:rsidR="00235597" w:rsidRDefault="00235597" w:rsidP="00554068">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D275D4" w:rsidRDefault="00FD7879" w:rsidP="00D275D4">
      <w:pPr>
        <w:pStyle w:val="Heading4"/>
      </w:pPr>
      <w:r>
        <w:t>Results &amp;</w:t>
      </w:r>
      <w:r w:rsidR="00D275D4">
        <w:t xml:space="preserve"> Interpretation</w:t>
      </w:r>
    </w:p>
    <w:p w:rsidR="00BD6DA2" w:rsidRDefault="00235597" w:rsidP="00235597">
      <w:r>
        <w:t xml:space="preserve">Over a period of 24 hours frequent traffic events were recorded for which the structure experienced acceleration in excess of 0.2g. </w:t>
      </w:r>
      <w:r w:rsidR="00BD6DA2">
        <w:t>One such event is plotted below.</w:t>
      </w:r>
      <w:r w:rsidR="000D3AB0">
        <w:t xml:space="preserve"> </w:t>
      </w:r>
      <w:r w:rsidR="000D3AB0" w:rsidRPr="00235597">
        <w:t>Of further interest, is the vibration that occurs after the large traffic event. Rather than experiencing a free decay back to nearly zero acceleration, the bridge continues to vibrate at nearly 50% of the peak value as a result of the low damping of the structure, and likely the continued input of lighter traffic.</w:t>
      </w:r>
    </w:p>
    <w:p w:rsidR="00587BDB" w:rsidRDefault="00BD6DA2" w:rsidP="00235597">
      <w:r>
        <w:t>Spectral analysis of the records further reveals that much of the motion occurs at low frequencies</w:t>
      </w:r>
      <w:r w:rsidR="000D3AB0">
        <w:t>;</w:t>
      </w:r>
      <w:r>
        <w:t xml:space="preserve"> between 2 and 4 Hz. </w:t>
      </w:r>
      <w:r w:rsidR="000D3AB0">
        <w:t xml:space="preserve">Vibrations in this frequency range would be classified as </w:t>
      </w:r>
      <w:r w:rsidR="000D3AB0" w:rsidRPr="000D3AB0">
        <w:t>“very disturbing” according to the human comfort criteria established by Reiher and Meister</w:t>
      </w:r>
      <w:r w:rsidR="000D3AB0">
        <w:t xml:space="preserve"> </w:t>
      </w:r>
      <w:r w:rsidR="000D3AB0">
        <w:fldChar w:fldCharType="begin"/>
      </w:r>
      <w:r w:rsidR="000D3AB0">
        <w:instrText xml:space="preserve"> ADDIN ZOTERO_ITEM CSL_CITATION {"citationID":"HwNvRpLP","properties":{"formattedCitation":"(1931)","plainCitation":"(1931)","noteIndex":0},"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rsidR="000D3AB0">
        <w:fldChar w:fldCharType="separate"/>
      </w:r>
      <w:r w:rsidR="000D3AB0" w:rsidRPr="000D3AB0">
        <w:rPr>
          <w:rFonts w:ascii="Calibri" w:hAnsi="Calibri" w:cs="Calibri"/>
        </w:rPr>
        <w:t>(1931)</w:t>
      </w:r>
      <w:r w:rsidR="000D3AB0">
        <w:fldChar w:fldCharType="end"/>
      </w:r>
      <w:r w:rsidR="000D3AB0" w:rsidRPr="000D3AB0">
        <w:t>.</w:t>
      </w:r>
      <w:r w:rsidR="000D3AB0">
        <w:t xml:space="preserve"> </w:t>
      </w:r>
      <w:r w:rsidR="000D3AB0">
        <w:lastRenderedPageBreak/>
        <w:t>Furthermore, the deformation of the structure associated with this vibration is roughly ½”</w:t>
      </w:r>
      <w:r w:rsidR="00B25396">
        <w:t xml:space="preserve"> and therefore significantly contributes to the live-load demands. </w:t>
      </w:r>
    </w:p>
    <w:p w:rsidR="00B25396" w:rsidRDefault="00B25396" w:rsidP="00235597">
      <w:r>
        <w:t xml:space="preserve">A low pass filter of </w:t>
      </w:r>
      <w:r w:rsidR="00587BDB">
        <w:t xml:space="preserve">strain records for </w:t>
      </w:r>
      <w:r>
        <w:t xml:space="preserve">a typical event demonstrates the amplification of bridge response as a result of the vibrations. By considering the response content under 2 Hz as the static response, we may estimate the dynamic amplification factor. This structure </w:t>
      </w:r>
      <w:r w:rsidR="00587BDB">
        <w:t xml:space="preserve">is routinely experiencing dynamic amplification of strain (and stress) in excess of 1.75. Furthermore, this amplification is occurring at design-level load events. </w:t>
      </w:r>
    </w:p>
    <w:p w:rsidR="00587BDB" w:rsidRDefault="00587BDB" w:rsidP="00235597">
      <w:r>
        <w:t xml:space="preserve">Spectral analysis was also performed to extract the first 18 natural modes of vibration and their corresponding frequencies. They all occur within a frequency range of 2 to 10 Hz. The 18 mode shapes are plotted with their frequencies in the appendix. </w:t>
      </w:r>
    </w:p>
    <w:p w:rsidR="00FD7879" w:rsidRDefault="00FD7879" w:rsidP="00FD7879">
      <w:pPr>
        <w:pStyle w:val="Heading4"/>
      </w:pPr>
      <w:r>
        <w:t>Analysis Methods</w:t>
      </w:r>
    </w:p>
    <w:p w:rsidR="00D275D4" w:rsidRDefault="00587BDB" w:rsidP="00D275D4">
      <w:r>
        <w:t xml:space="preserve">Data filtering was performed with a </w:t>
      </w:r>
      <w:r w:rsidR="00516973">
        <w:t>6</w:t>
      </w:r>
      <w:r w:rsidR="00516973" w:rsidRPr="00516973">
        <w:rPr>
          <w:vertAlign w:val="superscript"/>
        </w:rPr>
        <w:t>th</w:t>
      </w:r>
      <w:r w:rsidR="00516973">
        <w:t>-order low</w:t>
      </w:r>
      <w:r w:rsidR="000A28B8">
        <w:t>-</w:t>
      </w:r>
      <w:r w:rsidR="00516973">
        <w:t xml:space="preserve">pass elliptic filter with 0.5 decibels of peak-to-peak passband ripple and 50 decibels of stop-band attenuation. </w:t>
      </w:r>
    </w:p>
    <w:p w:rsidR="00516973" w:rsidRPr="00D275D4" w:rsidRDefault="00516973" w:rsidP="00D275D4">
      <w:r>
        <w:t xml:space="preserve">Mode shapes were extracted </w:t>
      </w:r>
      <w:r w:rsidR="000A28B8">
        <w:t xml:space="preserve">using the Complex Mode Indicator Function (CMIF). A more detailed description of modal parameter estimation methods can be found in the appendix. </w:t>
      </w:r>
    </w:p>
    <w:p w:rsidR="00D275D4" w:rsidRDefault="00D275D4" w:rsidP="00D275D4">
      <w:pPr>
        <w:pStyle w:val="Heading4"/>
      </w:pPr>
      <w:r>
        <w:t>FE Simulation</w:t>
      </w:r>
    </w:p>
    <w:p w:rsidR="000A28B8" w:rsidRDefault="000A28B8" w:rsidP="000A28B8">
      <w:r>
        <w:t>Several models were created with varying levels of detail including a 3D element-based model of spans 7 &amp; 8. The model was calibrated</w:t>
      </w:r>
      <w:r w:rsidR="000900B9">
        <w:t>/validated</w:t>
      </w:r>
      <w:r>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A description of general modeling practices used throughout these studies is provided in the appendix. </w:t>
      </w:r>
    </w:p>
    <w:p w:rsidR="000900B9" w:rsidRPr="000A28B8" w:rsidRDefault="000900B9" w:rsidP="000A28B8">
      <w:r>
        <w:lastRenderedPageBreak/>
        <w:t>The calibrated models were used to assess the impact of observed dyn</w:t>
      </w:r>
      <w:r w:rsidR="00916750">
        <w:t>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w:t>
      </w:r>
      <w:r w:rsidR="006B797F">
        <w:t xml:space="preserve"> (material properties, element connectivity, etc.)</w:t>
      </w:r>
      <w:r w:rsidR="00916750">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2" w:name="_Toc532925087"/>
      <w:r>
        <w:t>Phase 3 Testing</w:t>
      </w:r>
      <w:bookmarkEnd w:id="12"/>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D272A4" w:rsidRDefault="00D272A4" w:rsidP="006B797F">
      <w:r>
        <w:t xml:space="preserve">A total of 500 accelerometers were installed on the bridge, distributed on spans 2, 3, 4, 7, and 8. Another 4 accelerometers were attached to the corners of a dump truck bed so the “roll”, “pitch” and “bounce” of the main mass of the vehicle could be captured. </w:t>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xml:space="preserve">. Video cameras were placed at the beginning and end of the bridge, as well as at an elevated position near span 2. The test truck traversed the bridge 14 times. Vehicle speed and lane position were varied </w:t>
      </w:r>
      <w:r>
        <w:lastRenderedPageBreak/>
        <w:t xml:space="preserve">between runs but kept consistent throughout a single pass. Traffic conditions varied from free-flowing to heavily congested. </w:t>
      </w:r>
      <w:r w:rsidR="00155E45">
        <w:t xml:space="preserve">A full description of the sensor layouts and testing activities can be found in the appendix. </w:t>
      </w:r>
    </w:p>
    <w:p w:rsidR="00155E45" w:rsidRDefault="00155E45" w:rsidP="00155E45">
      <w:pPr>
        <w:pStyle w:val="Heading4"/>
      </w:pPr>
      <w:r>
        <w:t>Results &amp; Interpretation</w:t>
      </w:r>
    </w:p>
    <w:p w:rsidR="00D275D4" w:rsidRDefault="005604F5" w:rsidP="00D275D4">
      <w:r>
        <w:t xml:space="preserve">Examination of acceleration records for the test truck reveal that its motion is greatly increased when it is on the bridge deck versus when it is on normal roadway. Acceleration records for the bridge show that it was excited by the test truck and that vibration was greater with higher vehicle speeds. The plot below uses </w:t>
      </w:r>
      <w:r w:rsidR="00984F63">
        <w:t>the short-time Fourier transform (ST</w:t>
      </w:r>
      <w:r>
        <w:t xml:space="preserve">FT) </w:t>
      </w:r>
      <w:r w:rsidR="00984F63">
        <w:t>to show the frequency</w:t>
      </w:r>
      <w:r>
        <w:t xml:space="preserve"> content of the truck acceleration</w:t>
      </w:r>
      <w:r w:rsidR="00984F63">
        <w:t xml:space="preserve"> </w:t>
      </w:r>
      <w:r w:rsidR="00984F63">
        <w:t>as it changes over time</w:t>
      </w:r>
      <w:r w:rsidR="00984F63">
        <w:t xml:space="preserve">. It is evident from the plot that the truck begins to resonate shortly after entering the bridge at a frequency of 2-3Hz. Spectral analysis of truck acceleration data on normal roadway shows the truck has a natural frequency of approximately 2.6Hz. High damping in the vehicle serves to broaden the natural frequency peak, preventing precise modal parameter identification but also providing a range of forcing frequency content that the truck would be vulnerable to. </w:t>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t>FE Simulation</w:t>
      </w:r>
    </w:p>
    <w:p w:rsidR="00A14F77" w:rsidRDefault="00EC58A2" w:rsidP="00EC58A2">
      <w:r>
        <w:t xml:space="preserve">An FE software package was chosen (LUSAS) that was capable of simulating vehicle-bridge interaction. This required the ability to model the geometry and dynamics of the bridge as well as the dynamics of a vehicle traveling over the bridge model. A 3D model of spans 7 and 8 was first created based on the model that had already been calibrated and made to match natural frequencies. This model was expanded to include all 11 spans of the bridge. </w:t>
      </w:r>
      <w:r w:rsidR="00A14F77">
        <w:t xml:space="preserve">The test truck was </w:t>
      </w:r>
      <w:r w:rsidR="00A14F77">
        <w:lastRenderedPageBreak/>
        <w:t xml:space="preserve">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t>Simulations of the testing scenarios were performed with the roadway profile included. A few parameters were unknown or known with poor accuracy and therefore were adjusted in the model until it’s predictions agreed with the experimental results. These parameters included 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3" w:name="_Toc532925088"/>
      <w:r>
        <w:t xml:space="preserve">Test </w:t>
      </w:r>
      <w:r w:rsidR="00D275D4">
        <w:t>Conclusions</w:t>
      </w:r>
      <w:bookmarkEnd w:id="13"/>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lastRenderedPageBreak/>
        <w:t xml:space="preserve">A validated 3D FE model is capable of simulating bridge-vehicle interaction if roadway profile is included and accurately positioned on the model. </w:t>
      </w:r>
    </w:p>
    <w:p w:rsidR="0003154C" w:rsidRDefault="0003154C" w:rsidP="0003154C">
      <w:r>
        <w:t>The framework of structural identification was followed t</w:t>
      </w:r>
      <w:r>
        <w:t>hroughout the many tests p</w:t>
      </w:r>
      <w:bookmarkStart w:id="14" w:name="_Toc532925089"/>
      <w:r>
        <w:t xml:space="preserve">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r>
        <w:t>Simulating VBI</w:t>
      </w:r>
    </w:p>
    <w:p w:rsidR="0004731A" w:rsidRDefault="0004731A" w:rsidP="0004731A">
      <w:pPr>
        <w:pStyle w:val="Heading3"/>
      </w:pPr>
      <w:r>
        <w:t>Bridge and vehicle decoupled</w:t>
      </w:r>
    </w:p>
    <w:p w:rsidR="0004731A" w:rsidRDefault="00110E0E" w:rsidP="00110E0E">
      <w:pPr>
        <w:pStyle w:val="Heading3"/>
      </w:pPr>
      <w:r>
        <w:t>Roadway profile and forcing frequency</w:t>
      </w:r>
    </w:p>
    <w:p w:rsidR="00110E0E" w:rsidRPr="00110E0E" w:rsidRDefault="00110E0E" w:rsidP="00110E0E">
      <w:r>
        <w:t xml:space="preserve">When a vehicle travels over a roadway, it is forced to follow the elevation of profile features. This imposed displacement deforms the vehicle suspension springs thereby imparting a force to the vehicle body. A harmonic profile will therefore cause a harmonic forcing function on the vehicle. This forcing function is at a frequency very similar to that of the profile frequency divided by speed. </w:t>
      </w:r>
      <w:bookmarkStart w:id="15" w:name="_GoBack"/>
      <w:bookmarkEnd w:id="15"/>
    </w:p>
    <w:p w:rsidR="0004731A" w:rsidRDefault="00D275D4" w:rsidP="0004731A">
      <w:pPr>
        <w:pStyle w:val="Heading2"/>
      </w:pPr>
      <w:r>
        <w:t>Mecha</w:t>
      </w:r>
      <w:r w:rsidR="00535CE5">
        <w:t>nisms and Influential Attributes</w:t>
      </w:r>
      <w:bookmarkEnd w:id="14"/>
    </w:p>
    <w:p w:rsidR="00025DCA" w:rsidRDefault="0004731A" w:rsidP="0004731A">
      <w:pPr>
        <w:pStyle w:val="Heading3"/>
      </w:pPr>
      <w:r>
        <w:t>Roadway Profile</w:t>
      </w:r>
    </w:p>
    <w:p w:rsidR="0004731A" w:rsidRDefault="0004731A" w:rsidP="0004731A">
      <w:pPr>
        <w:pStyle w:val="Heading4"/>
      </w:pPr>
      <w:r>
        <w:t>Frequency content</w:t>
      </w:r>
    </w:p>
    <w:p w:rsidR="0004731A" w:rsidRDefault="0004731A" w:rsidP="0004731A">
      <w:pPr>
        <w:pStyle w:val="Heading4"/>
      </w:pPr>
      <w:r>
        <w:t>Feature location and transient effects</w:t>
      </w:r>
    </w:p>
    <w:p w:rsidR="0004731A" w:rsidRPr="0004731A" w:rsidRDefault="0004731A" w:rsidP="0004731A"/>
    <w:p w:rsidR="0004731A" w:rsidRDefault="0004731A" w:rsidP="0004731A">
      <w:pPr>
        <w:pStyle w:val="Heading3"/>
      </w:pPr>
      <w:r>
        <w:lastRenderedPageBreak/>
        <w:t>Vehicle Dynamics</w:t>
      </w:r>
    </w:p>
    <w:p w:rsidR="0004731A" w:rsidRDefault="0004731A" w:rsidP="0004731A">
      <w:pPr>
        <w:pStyle w:val="Heading4"/>
      </w:pPr>
      <w:r>
        <w:t>Mass</w:t>
      </w:r>
    </w:p>
    <w:p w:rsidR="0004731A" w:rsidRPr="0004731A" w:rsidRDefault="0004731A" w:rsidP="0004731A">
      <w:pPr>
        <w:pStyle w:val="Heading4"/>
      </w:pPr>
      <w:r>
        <w:t>Suspension Characteristics</w:t>
      </w:r>
    </w:p>
    <w:p w:rsidR="0004731A" w:rsidRDefault="0004731A" w:rsidP="0004731A">
      <w:pPr>
        <w:pStyle w:val="Heading3"/>
      </w:pPr>
      <w:r>
        <w:t>Bridge Dynamics</w:t>
      </w:r>
    </w:p>
    <w:p w:rsidR="0004731A" w:rsidRDefault="0004731A" w:rsidP="0004731A">
      <w:pPr>
        <w:pStyle w:val="Heading4"/>
      </w:pPr>
      <w:r>
        <w:t>Mass</w:t>
      </w:r>
    </w:p>
    <w:p w:rsidR="0004731A" w:rsidRDefault="0004731A" w:rsidP="0004731A">
      <w:pPr>
        <w:pStyle w:val="Heading4"/>
      </w:pPr>
      <w:r>
        <w:t>Stiffness</w:t>
      </w:r>
    </w:p>
    <w:p w:rsidR="0004731A" w:rsidRDefault="0004731A" w:rsidP="0004731A">
      <w:pPr>
        <w:pStyle w:val="Heading4"/>
      </w:pPr>
      <w:r>
        <w:t>Damping</w:t>
      </w:r>
    </w:p>
    <w:p w:rsidR="00535CE5" w:rsidRDefault="00535CE5" w:rsidP="00535CE5">
      <w:pPr>
        <w:pStyle w:val="Heading1"/>
      </w:pPr>
      <w:bookmarkStart w:id="16" w:name="_Toc532925090"/>
      <w:r>
        <w:t>Part 2: Estimating Dynamic Amplification</w:t>
      </w:r>
      <w:bookmarkEnd w:id="16"/>
    </w:p>
    <w:p w:rsidR="00D32B2C" w:rsidRDefault="00D32B2C" w:rsidP="00D32B2C">
      <w:pPr>
        <w:pStyle w:val="Heading2"/>
      </w:pPr>
      <w:r>
        <w:t>Computation of amplification factor</w:t>
      </w:r>
    </w:p>
    <w:p w:rsidR="00D32B2C" w:rsidRDefault="00D32B2C" w:rsidP="00D32B2C">
      <w:r>
        <w:t>There are two widely used factors for expressing dynamic amplification. They are</w:t>
      </w:r>
      <w:r>
        <w:t xml:space="preserve"> referre</w:t>
      </w:r>
      <w:r>
        <w:t xml:space="preserve">d to as impact factor (IM) and </w:t>
      </w:r>
      <w:r>
        <w:t>dynamic amplification factor (DAF</w:t>
      </w:r>
      <w:r>
        <w:t>) and are defined by the following equations</w:t>
      </w:r>
      <w:r>
        <w:t>:</w:t>
      </w:r>
    </w:p>
    <w:p w:rsidR="00D32B2C" w:rsidRPr="001C2F8E" w:rsidRDefault="00D32B2C" w:rsidP="00D32B2C">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p w:rsidR="00D32B2C" w:rsidRPr="001C2F8E" w:rsidRDefault="00D32B2C" w:rsidP="00D32B2C">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rsidR="0000711F"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p w:rsidR="0000711F" w:rsidRDefault="0000711F" w:rsidP="0000711F">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or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rsidR="0000711F" w:rsidRDefault="0000711F" w:rsidP="0000711F">
      <w:pPr>
        <w:rPr>
          <w:rFonts w:eastAsiaTheme="minorEastAsia"/>
        </w:rPr>
      </w:pPr>
      <w:r>
        <w:rPr>
          <w:rFonts w:eastAsiaTheme="minorEastAsia"/>
        </w:rPr>
        <w:t>Where R</w:t>
      </w:r>
      <w:r w:rsidRPr="001C2F8E">
        <w:rPr>
          <w:rFonts w:eastAsiaTheme="minorEastAsia"/>
          <w:vertAlign w:val="subscript"/>
        </w:rPr>
        <w:t>sta</w:t>
      </w:r>
      <w:r>
        <w:rPr>
          <w:rFonts w:eastAsiaTheme="minorEastAsia"/>
        </w:rPr>
        <w:t xml:space="preserve"> is the static load effect which is amplified by (1 + IM) or the DAF.</w:t>
      </w:r>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w:t>
      </w:r>
      <w:r>
        <w:rPr>
          <w:rFonts w:eastAsiaTheme="minorEastAsia"/>
        </w:rPr>
        <w:lastRenderedPageBreak/>
        <w:t xml:space="preserve">from the mass loading that is ignored in static analysis. A computational proof of this is provided in the appendix. Therefore, experimentally determined displacement amplification factors will be a more conservative measure of dynamic amplification, but strain amplification factors remain adequate as strain responses more directly measure the stress experienced by the bridge. </w:t>
      </w:r>
    </w:p>
    <w:p w:rsidR="00535CE5" w:rsidRDefault="00535CE5" w:rsidP="00535CE5">
      <w:pPr>
        <w:pStyle w:val="Heading2"/>
      </w:pPr>
      <w:bookmarkStart w:id="17" w:name="_Toc532925091"/>
      <w:r>
        <w:t>Visualizing the Problem</w:t>
      </w:r>
      <w:bookmarkEnd w:id="17"/>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18" w:name="_Toc532925092"/>
      <w:r>
        <w:lastRenderedPageBreak/>
        <w:t>In-Situ Measurement</w:t>
      </w:r>
      <w:bookmarkEnd w:id="18"/>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r>
        <w:t>Operational Monitoring</w:t>
      </w:r>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lastRenderedPageBreak/>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r>
        <w:t>Load Testing</w:t>
      </w:r>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lastRenderedPageBreak/>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r>
        <w:t>Profile Measurement</w:t>
      </w:r>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profilographs have sampling intervals on the order of one inch and thus can be expected to produce perfectly adequate profile measurements. </w:t>
      </w:r>
    </w:p>
    <w:p w:rsidR="00FE4790" w:rsidRDefault="00FE4790" w:rsidP="00FE4790">
      <w:pPr>
        <w:pStyle w:val="Heading2"/>
      </w:pPr>
      <w:bookmarkStart w:id="19" w:name="_Toc532925093"/>
      <w:r>
        <w:t>Finite Element Analysis</w:t>
      </w:r>
      <w:bookmarkEnd w:id="19"/>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w:t>
      </w:r>
      <w:r w:rsidR="003D487C">
        <w:lastRenderedPageBreak/>
        <w:t>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0" w:name="_Toc532925094"/>
      <w:r>
        <w:lastRenderedPageBreak/>
        <w:t>2D Condensation &amp; State-Space</w:t>
      </w:r>
      <w:bookmarkEnd w:id="20"/>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r>
        <w:t>Description</w:t>
      </w:r>
    </w:p>
    <w:p w:rsidR="003F1CBD" w:rsidRDefault="006D2AEE" w:rsidP="00967B9D">
      <w:r>
        <w:t>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w:t>
      </w:r>
      <w:r w:rsidR="001C4A01">
        <w:t xml:space="preserve"> (</w:t>
      </w:r>
      <w:r>
        <w:t xml:space="preserve">.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662055" cy="2069534"/>
                    </a:xfrm>
                    <a:prstGeom prst="rect">
                      <a:avLst/>
                    </a:prstGeom>
                  </pic:spPr>
                </pic:pic>
              </a:graphicData>
            </a:graphic>
          </wp:inline>
        </w:drawing>
      </w:r>
    </w:p>
    <w:p w:rsidR="00A31AAB" w:rsidRDefault="00A31AAB" w:rsidP="00967B9D">
      <w:r>
        <w:lastRenderedPageBreak/>
        <w:t xml:space="preserve">Models were developed for singles-span bridges and for 2-span continuous bridges with equal span lengths. Although these models include every mechanism that plays a role in dynamic amplification they have several inherent limitations. </w:t>
      </w:r>
    </w:p>
    <w:p w:rsidR="00A31AAB" w:rsidRDefault="001C4A01" w:rsidP="00967B9D">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Furthermore, the single shape function cannot account for the excitation of the bridge’s higher modes of vibration. Furthermore, by modeling the bridge as a single b</w:t>
      </w:r>
      <w:r w:rsidR="00F20819">
        <w:t>eam</w:t>
      </w:r>
      <w:r w:rsidR="00A31AAB">
        <w:t xml:space="preserve">, the </w:t>
      </w:r>
      <w:r w:rsidR="00F20819">
        <w:t xml:space="preserve">lateral distribution of mass and stiffness is neglected. 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r>
        <w:t>Implementation</w:t>
      </w:r>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lastRenderedPageBreak/>
        <w:t xml:space="preserve">Once the distributed stiffness of the beam is determined, the distributed mass of the beam may be calculated such that the beam has a first-bending natural frequency equal to that of the 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r>
        <w:rPr>
          <w:rFonts w:eastAsiaTheme="minorEastAsia"/>
        </w:rPr>
        <w:t>Validation and Performance Assessment</w:t>
      </w:r>
    </w:p>
    <w:p w:rsidR="00391015" w:rsidRDefault="00C24BD9" w:rsidP="00391015">
      <w:r>
        <w:t xml:space="preserve">The models previously described were implemented in MATLAB. The models were error screened by first comparing output to FE models of corresponding beams. </w:t>
      </w:r>
      <w:r w:rsidR="00BB19CD">
        <w:t xml:space="preserve">Some error was </w:t>
      </w:r>
      <w:r w:rsidR="00BB19CD">
        <w:lastRenderedPageBreak/>
        <w:t>expected (and observed) because the state-space models are still an approximate 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slinches (77.2 kips). Three vehicle models were assigned damping ratios of 10%; one was </w:t>
      </w:r>
      <w:r w:rsidR="00924885">
        <w:lastRenderedPageBreak/>
        <w:t xml:space="preserve">assigned 20%. Further description of modeling decisions and parameters are provided in the appendix. </w:t>
      </w:r>
    </w:p>
    <w:p w:rsidR="00882542" w:rsidRDefault="00882542" w:rsidP="00391015">
      <w:r>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FE4790" w:rsidRDefault="00FE4790" w:rsidP="00FE4790">
      <w:pPr>
        <w:pStyle w:val="Heading2"/>
      </w:pPr>
      <w:bookmarkStart w:id="21" w:name="_Toc532925095"/>
      <w:r>
        <w:t>IRI &amp; Other Vehicle-Only Models</w:t>
      </w:r>
      <w:bookmarkEnd w:id="21"/>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w:t>
      </w:r>
      <w:r w:rsidR="005A3C9A">
        <w:lastRenderedPageBreak/>
        <w:t xml:space="preserve">position of the profile. Studies were performed to examine if these metrics had any ability to predict dynamic amplification. </w:t>
      </w:r>
    </w:p>
    <w:p w:rsidR="005A3C9A" w:rsidRDefault="005A3C9A" w:rsidP="00864BCE">
      <w:r>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w:t>
      </w:r>
      <w:r w:rsidR="00880CB6">
        <w:lastRenderedPageBreak/>
        <w:t xml:space="preserve">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r>
        <w:t>Summary</w:t>
      </w:r>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22" w:name="_Toc532925096"/>
      <w:r>
        <w:t xml:space="preserve">Part 3: Applications </w:t>
      </w:r>
      <w:bookmarkEnd w:id="22"/>
      <w:r w:rsidR="00391015">
        <w:t>in Vehicle-Bridge Interaction</w:t>
      </w:r>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23" w:name="_Toc532925097"/>
      <w:r>
        <w:t>Remediation</w:t>
      </w:r>
      <w:bookmarkEnd w:id="23"/>
      <w:r w:rsidR="000C649C">
        <w:t xml:space="preserve"> and Smoothness Criteria</w:t>
      </w:r>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lastRenderedPageBreak/>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24" w:name="_Toc532925099"/>
      <w:r>
        <w:lastRenderedPageBreak/>
        <w:t>Vehicle Configurations</w:t>
      </w:r>
      <w:bookmarkEnd w:id="24"/>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25" w:name="_Toc532925100"/>
      <w:r>
        <w:t>Traffic</w:t>
      </w:r>
      <w:bookmarkEnd w:id="25"/>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26" w:name="_Toc532925101"/>
      <w:r>
        <w:t>Truck Trains</w:t>
      </w:r>
      <w:bookmarkEnd w:id="26"/>
    </w:p>
    <w:p w:rsidR="009C6572" w:rsidRPr="009C6572" w:rsidRDefault="009C6572" w:rsidP="009C6572">
      <w:pPr>
        <w:pStyle w:val="Heading3"/>
      </w:pPr>
      <w:r>
        <w:t>Future Work</w:t>
      </w:r>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7AC0" w:rsidRDefault="00B17AC0" w:rsidP="004C7F36">
      <w:pPr>
        <w:spacing w:before="0" w:line="240" w:lineRule="auto"/>
      </w:pPr>
      <w:r>
        <w:separator/>
      </w:r>
    </w:p>
  </w:endnote>
  <w:endnote w:type="continuationSeparator" w:id="0">
    <w:p w:rsidR="00B17AC0" w:rsidRDefault="00B17AC0"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95689" w:rsidRDefault="00895689">
    <w:pPr>
      <w:pStyle w:val="Footer"/>
      <w:jc w:val="right"/>
    </w:pPr>
  </w:p>
  <w:p w:rsidR="00895689" w:rsidRDefault="008956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7AC0" w:rsidRDefault="00B17AC0" w:rsidP="004C7F36">
      <w:pPr>
        <w:spacing w:before="0" w:line="240" w:lineRule="auto"/>
      </w:pPr>
      <w:r>
        <w:separator/>
      </w:r>
    </w:p>
  </w:footnote>
  <w:footnote w:type="continuationSeparator" w:id="0">
    <w:p w:rsidR="00B17AC0" w:rsidRDefault="00B17AC0"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895689" w:rsidRDefault="00895689">
        <w:pPr>
          <w:pStyle w:val="Header"/>
          <w:jc w:val="right"/>
        </w:pPr>
        <w:r>
          <w:fldChar w:fldCharType="begin"/>
        </w:r>
        <w:r>
          <w:instrText xml:space="preserve"> PAGE   \* MERGEFORMAT </w:instrText>
        </w:r>
        <w:r>
          <w:fldChar w:fldCharType="separate"/>
        </w:r>
        <w:r w:rsidR="00EE5E87">
          <w:rPr>
            <w:noProof/>
          </w:rPr>
          <w:t>7</w:t>
        </w:r>
        <w:r>
          <w:rPr>
            <w:noProof/>
          </w:rPr>
          <w:fldChar w:fldCharType="end"/>
        </w:r>
      </w:p>
    </w:sdtContent>
  </w:sdt>
  <w:p w:rsidR="00895689" w:rsidRDefault="008956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16E8D"/>
    <w:rsid w:val="00025DCA"/>
    <w:rsid w:val="0003154C"/>
    <w:rsid w:val="0004731A"/>
    <w:rsid w:val="00062078"/>
    <w:rsid w:val="000900B9"/>
    <w:rsid w:val="00094060"/>
    <w:rsid w:val="000A28B8"/>
    <w:rsid w:val="000A53E2"/>
    <w:rsid w:val="000C649C"/>
    <w:rsid w:val="000D3AB0"/>
    <w:rsid w:val="000E334A"/>
    <w:rsid w:val="000F6CE4"/>
    <w:rsid w:val="001076AD"/>
    <w:rsid w:val="00110E0E"/>
    <w:rsid w:val="00121D48"/>
    <w:rsid w:val="00155E45"/>
    <w:rsid w:val="00170A6F"/>
    <w:rsid w:val="001C4A01"/>
    <w:rsid w:val="00204F71"/>
    <w:rsid w:val="00235597"/>
    <w:rsid w:val="00266CAE"/>
    <w:rsid w:val="00282282"/>
    <w:rsid w:val="002D3414"/>
    <w:rsid w:val="00345155"/>
    <w:rsid w:val="00361C42"/>
    <w:rsid w:val="00391015"/>
    <w:rsid w:val="003B1BB6"/>
    <w:rsid w:val="003D3FEB"/>
    <w:rsid w:val="003D487C"/>
    <w:rsid w:val="003F1CBD"/>
    <w:rsid w:val="00401DCD"/>
    <w:rsid w:val="00471215"/>
    <w:rsid w:val="0048509D"/>
    <w:rsid w:val="00496B8E"/>
    <w:rsid w:val="004C7F36"/>
    <w:rsid w:val="005116D6"/>
    <w:rsid w:val="00516973"/>
    <w:rsid w:val="00524D63"/>
    <w:rsid w:val="00532AF1"/>
    <w:rsid w:val="00535CE5"/>
    <w:rsid w:val="00550D12"/>
    <w:rsid w:val="00554068"/>
    <w:rsid w:val="005604F5"/>
    <w:rsid w:val="00563D23"/>
    <w:rsid w:val="00587BDB"/>
    <w:rsid w:val="00594561"/>
    <w:rsid w:val="005A3C9A"/>
    <w:rsid w:val="005B3E1D"/>
    <w:rsid w:val="005C4DA1"/>
    <w:rsid w:val="005D275C"/>
    <w:rsid w:val="005D609C"/>
    <w:rsid w:val="00607728"/>
    <w:rsid w:val="00614E65"/>
    <w:rsid w:val="00641A32"/>
    <w:rsid w:val="00663571"/>
    <w:rsid w:val="00670995"/>
    <w:rsid w:val="00680431"/>
    <w:rsid w:val="006B797F"/>
    <w:rsid w:val="006C0FDB"/>
    <w:rsid w:val="006D2AEE"/>
    <w:rsid w:val="0070381E"/>
    <w:rsid w:val="007D4F85"/>
    <w:rsid w:val="00800104"/>
    <w:rsid w:val="00832FCD"/>
    <w:rsid w:val="00864BCE"/>
    <w:rsid w:val="00880CB6"/>
    <w:rsid w:val="00882542"/>
    <w:rsid w:val="00895689"/>
    <w:rsid w:val="008A062F"/>
    <w:rsid w:val="008C78FF"/>
    <w:rsid w:val="008C798D"/>
    <w:rsid w:val="008D03E8"/>
    <w:rsid w:val="008D5D73"/>
    <w:rsid w:val="00916750"/>
    <w:rsid w:val="00924885"/>
    <w:rsid w:val="009334C6"/>
    <w:rsid w:val="00967B9D"/>
    <w:rsid w:val="00984F63"/>
    <w:rsid w:val="009B20B7"/>
    <w:rsid w:val="009C6572"/>
    <w:rsid w:val="009C73C9"/>
    <w:rsid w:val="009F510F"/>
    <w:rsid w:val="00A14F77"/>
    <w:rsid w:val="00A31AAB"/>
    <w:rsid w:val="00AC535D"/>
    <w:rsid w:val="00AE2838"/>
    <w:rsid w:val="00B132EE"/>
    <w:rsid w:val="00B14A85"/>
    <w:rsid w:val="00B17AC0"/>
    <w:rsid w:val="00B25396"/>
    <w:rsid w:val="00B35392"/>
    <w:rsid w:val="00B64DB8"/>
    <w:rsid w:val="00B76B18"/>
    <w:rsid w:val="00B93A95"/>
    <w:rsid w:val="00BB19CD"/>
    <w:rsid w:val="00BD6DA2"/>
    <w:rsid w:val="00BF1DF6"/>
    <w:rsid w:val="00C24BD9"/>
    <w:rsid w:val="00C62BD1"/>
    <w:rsid w:val="00CA1B24"/>
    <w:rsid w:val="00CD3ED8"/>
    <w:rsid w:val="00CE0102"/>
    <w:rsid w:val="00D272A4"/>
    <w:rsid w:val="00D275D4"/>
    <w:rsid w:val="00D328AB"/>
    <w:rsid w:val="00D32B2C"/>
    <w:rsid w:val="00D353C7"/>
    <w:rsid w:val="00E077D1"/>
    <w:rsid w:val="00E26DF5"/>
    <w:rsid w:val="00E41109"/>
    <w:rsid w:val="00E42662"/>
    <w:rsid w:val="00EC58A2"/>
    <w:rsid w:val="00EC77AC"/>
    <w:rsid w:val="00ED1DB4"/>
    <w:rsid w:val="00ED3428"/>
    <w:rsid w:val="00EE5E87"/>
    <w:rsid w:val="00F20819"/>
    <w:rsid w:val="00F20E06"/>
    <w:rsid w:val="00F478B0"/>
    <w:rsid w:val="00F60772"/>
    <w:rsid w:val="00F8034A"/>
    <w:rsid w:val="00F808A6"/>
    <w:rsid w:val="00FA2211"/>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ECFBF"/>
  <w15:docId w15:val="{C0FD4DC6-FCFF-4D07-A89B-34BD20AE62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hyperlink" Target="https://gsnb.rutgers.edu/academics/electronic-thesis-and-dissertation-style-guide%23sampl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63911168"/>
        <c:axId val="163913728"/>
      </c:scatterChart>
      <c:valAx>
        <c:axId val="163911168"/>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63913728"/>
        <c:crosses val="autoZero"/>
        <c:crossBetween val="midCat"/>
      </c:valAx>
      <c:valAx>
        <c:axId val="163913728"/>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63911168"/>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322874368"/>
        <c:axId val="339297792"/>
      </c:scatterChart>
      <c:valAx>
        <c:axId val="322874368"/>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339297792"/>
        <c:crosses val="autoZero"/>
        <c:crossBetween val="midCat"/>
      </c:valAx>
      <c:valAx>
        <c:axId val="33929779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322874368"/>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0929BD94-B464-4AC8-881F-B038043CF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0</TotalTime>
  <Pages>30</Pages>
  <Words>6572</Words>
  <Characters>3746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43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cp:lastModifiedBy>
  <cp:revision>14</cp:revision>
  <dcterms:created xsi:type="dcterms:W3CDTF">2018-12-18T20:31:00Z</dcterms:created>
  <dcterms:modified xsi:type="dcterms:W3CDTF">2019-01-10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wXsSJ5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